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EB0CA" w:rsidR="008561F4" w:rsidRDefault="008561F4" w:rsidP="008561F4">
      <w:pPr>
        <w:jc w:val="center"/>
        <w:rPr>
          <w:strike/>
          <w:sz w:val="28"/>
          <w:szCs w:val="28"/>
        </w:rPr>
      </w:pPr>
      <w:r>
        <w:rPr>
          <w:sz w:val="28"/>
          <w:szCs w:val="28"/>
        </w:rPr>
        <w:t xml:space="preserve">Cross-sectional associations between regular physical activity engagement and domains of mental health in a </w:t>
      </w:r>
      <w:r>
        <w:rPr>
          <w:sz w:val="28"/>
          <w:szCs w:val="28"/>
        </w:rPr>
        <w:t xml:space="preserve">large </w:t>
      </w:r>
      <w:r>
        <w:rPr>
          <w:sz w:val="28"/>
          <w:szCs w:val="28"/>
        </w:rPr>
        <w:t xml:space="preserve">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77777" w:rsidR="008561F4" w:rsidRDefault="008561F4" w:rsidP="008561F4">
      <w:pPr>
        <w:jc w:val="center"/>
        <w:rPr>
          <w:sz w:val="28"/>
          <w:szCs w:val="28"/>
        </w:rPr>
      </w:pPr>
      <w:r>
        <w:rPr>
          <w:sz w:val="28"/>
          <w:szCs w:val="28"/>
        </w:rPr>
        <w:t>Estimating the treatment effect of regular exercise with propensity score weighting using generalized boosted models</w:t>
      </w:r>
    </w:p>
    <w:p w14:paraId="56002476" w14:textId="5E8399B5"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6A3A786C" w:rsidR="008561F4" w:rsidRDefault="008561F4" w:rsidP="008561F4">
      <w:pPr>
        <w:spacing w:line="360" w:lineRule="auto"/>
      </w:pPr>
      <w:r>
        <w:lastRenderedPageBreak/>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w:t>
      </w:r>
      <w:proofErr w:type="spellStart"/>
      <w:r w:rsidR="0022393E" w:rsidRPr="0022393E">
        <w:t>Vancampfort</w:t>
      </w:r>
      <w:proofErr w:type="spellEnd"/>
      <w:r w:rsidR="0022393E" w:rsidRPr="0022393E">
        <w:t xml:space="preserve">, Richards, et al., 2016; Schuch, </w:t>
      </w:r>
      <w:proofErr w:type="spellStart"/>
      <w:r w:rsidR="0022393E" w:rsidRPr="0022393E">
        <w:t>Vancampfort</w:t>
      </w:r>
      <w:proofErr w:type="spellEnd"/>
      <w:r w:rsidR="0022393E" w:rsidRPr="0022393E">
        <w:t xml:space="preserve">,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t xml:space="preserve">Recent work has also suggested that mental health is a complex and heterogenous construct in which there is considerable overlap in symptomology across the most commonly classified disorders </w:t>
      </w:r>
      <w:r w:rsidR="002D4BFA">
        <w:lastRenderedPageBreak/>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2DAEA2B6"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2D4BFA">
        <w:t xml:space="preserve">. </w:t>
      </w:r>
      <w:commentRangeStart w:id="1"/>
      <w:r w:rsidR="005813BD" w:rsidRPr="005813BD">
        <w:rPr>
          <w:highlight w:val="yellow"/>
        </w:rPr>
        <w:t xml:space="preserve">Initial </w:t>
      </w:r>
      <w:commentRangeEnd w:id="1"/>
      <w:r w:rsidR="005813BD">
        <w:rPr>
          <w:rStyle w:val="CommentReference"/>
        </w:rPr>
        <w:commentReference w:id="1"/>
      </w:r>
      <w:r w:rsidR="005813BD" w:rsidRPr="005813BD">
        <w:rPr>
          <w:highlight w:val="yellow"/>
        </w:rPr>
        <w:t>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77777777" w:rsidR="00623388" w:rsidRDefault="00623388"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lastRenderedPageBreak/>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5813BD">
        <w:rPr>
          <w:highlight w:val="yellow"/>
        </w:rPr>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3EB6D561" w:rsidR="004043F1" w:rsidRDefault="00343D29" w:rsidP="00ED2A11">
      <w:pPr>
        <w:spacing w:line="360" w:lineRule="auto"/>
      </w:pPr>
      <w:r>
        <w:t xml:space="preserve">In addition to the overall wellbeing score, scores for six broad subcategories of mental wellbeing were computed: Core Cognition (ability for executive functioning), Complex Cognition (reflecting more complex processes such as problem-solving, creativity, and adaptability), 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 (</w:t>
      </w:r>
      <w:r w:rsidR="00933F1B">
        <w:t>REF</w:t>
      </w:r>
      <w:r w:rsidR="00122808">
        <w:t>)</w:t>
      </w:r>
      <w:r w:rsidR="004D42FE">
        <w:t>.</w:t>
      </w:r>
    </w:p>
    <w:p w14:paraId="59F1790C" w14:textId="303EAD1D" w:rsidR="00946809" w:rsidRDefault="00946809" w:rsidP="00ED2A11">
      <w:pPr>
        <w:spacing w:line="360" w:lineRule="auto"/>
      </w:pPr>
    </w:p>
    <w:p w14:paraId="6F840B72" w14:textId="3EF08C66" w:rsidR="00946809" w:rsidRDefault="00946809" w:rsidP="00ED2A11">
      <w:pPr>
        <w:spacing w:line="360" w:lineRule="auto"/>
      </w:pPr>
      <w:r>
        <w:t xml:space="preserve">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w:t>
      </w:r>
      <w:r>
        <w:lastRenderedPageBreak/>
        <w:t>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7AA23D7" w:rsidR="004D42FE" w:rsidRDefault="00E239C9" w:rsidP="00ED2A11">
      <w:pPr>
        <w:spacing w:line="360" w:lineRule="auto"/>
      </w:pPr>
      <w:r w:rsidRPr="00E239C9">
        <w:rPr>
          <w:b/>
          <w:bCs/>
        </w:rPr>
        <w:t>Physical Activity</w:t>
      </w:r>
      <w:r>
        <w:t>:</w:t>
      </w:r>
      <w:r w:rsidRPr="00E239C9">
        <w:t xml:space="preserve"> </w:t>
      </w:r>
      <w:r>
        <w:t xml:space="preserve"> </w:t>
      </w:r>
      <w:r w:rsidRPr="005813BD">
        <w:rPr>
          <w:highlight w:val="yellow"/>
        </w:rPr>
        <w:t>Participants responded to single item that asked: “How regularly do you engage in physical exercise (30 minutes or more)?” Response options included “Rarely/never”; “Less than once a week”; “Once a week”; “Few days a week”; and “Every day.</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5813BD">
        <w:rPr>
          <w:highlight w:val="yellow"/>
        </w:rPr>
        <w:t>All items in which participants responded “Prefer not to say” were recoded as missing</w:t>
      </w:r>
      <w:r w:rsidR="00065819">
        <w:rPr>
          <w:highlight w:val="yellow"/>
        </w:rPr>
        <w:t>.</w:t>
      </w:r>
      <w:r w:rsidRPr="005813BD">
        <w:rPr>
          <w:highlight w:val="yellow"/>
        </w:rPr>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3534AC9A"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w:t>
      </w:r>
      <w:r w:rsidR="007F78F1">
        <w:lastRenderedPageBreak/>
        <w:t xml:space="preserve">“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 xml:space="preserve">to physical exercise frequency were recoded into binary groups, with “Rarely/Never” indicating </w:t>
      </w:r>
      <w:r w:rsidR="003F52CF">
        <w:t>no</w:t>
      </w:r>
      <w:r w:rsidR="000C15CF">
        <w:t xml:space="preserve"> exposure to</w:t>
      </w:r>
      <w:r w:rsidR="003F52CF">
        <w:t xml:space="preserve"> exercise</w:t>
      </w:r>
      <w:r w:rsidR="00C974BD">
        <w:t>, and all other responses indicating</w:t>
      </w:r>
      <w:r w:rsidR="000C15CF">
        <w:t xml:space="preserve"> exposure to</w:t>
      </w:r>
      <w:r w:rsidR="00C974BD">
        <w:t xml:space="preserve"> </w:t>
      </w:r>
      <w:r w:rsidR="003F52CF">
        <w:t>exercise</w:t>
      </w:r>
      <w:r w:rsidR="00C974BD">
        <w:t>.</w:t>
      </w:r>
    </w:p>
    <w:p w14:paraId="1B093214" w14:textId="77777777" w:rsidR="00C974BD" w:rsidRDefault="00C974BD" w:rsidP="00ED2A11">
      <w:pPr>
        <w:spacing w:line="360" w:lineRule="auto"/>
      </w:pPr>
    </w:p>
    <w:p w14:paraId="52BE747C" w14:textId="7E583E73" w:rsidR="007F78F1" w:rsidRDefault="004F1596" w:rsidP="00ED2A1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t>
      </w:r>
      <w:proofErr w:type="spellStart"/>
      <w:r w:rsidR="004F6799">
        <w:t>WeightIt</w:t>
      </w:r>
      <w:proofErr w:type="spellEnd"/>
      <w:r w:rsidR="004F6799">
        <w:t xml:space="preserve">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t>
      </w:r>
      <w:proofErr w:type="spellStart"/>
      <w:r w:rsidR="00E22D7F">
        <w:t>WeightIt</w:t>
      </w:r>
      <w:proofErr w:type="spellEnd"/>
      <w:r w:rsidR="00E22D7F">
        <w:t xml:space="preserve">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subcategories.</w:t>
      </w:r>
      <w:r w:rsidR="007B1816">
        <w:t xml:space="preserve"> </w:t>
      </w:r>
    </w:p>
    <w:p w14:paraId="5C890026" w14:textId="0ED78F8B" w:rsidR="00BD0CC9" w:rsidRDefault="00BD0CC9" w:rsidP="00ED2A11">
      <w:pPr>
        <w:spacing w:line="360" w:lineRule="auto"/>
      </w:pPr>
    </w:p>
    <w:p w14:paraId="6F7A7AA7" w14:textId="15B3098A" w:rsidR="00DA49EA" w:rsidRDefault="00DA49EA" w:rsidP="00DA49EA">
      <w:pPr>
        <w:spacing w:line="360" w:lineRule="auto"/>
      </w:pPr>
      <w:r>
        <w:t>In case the inferences of the main analysis are biased due to the method of estimation or handling of missing, we performed a sensitivity analysis with multiple imputation and covariate balancing propensity scores</w:t>
      </w:r>
      <w:r w:rsidR="00631FCB">
        <w:t xml:space="preserve">, which may perform better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631FCB">
        <w:t>,</w:t>
      </w:r>
      <w:r>
        <w:t xml:space="preserve"> </w:t>
      </w:r>
      <w:r w:rsidR="002D3639">
        <w:t xml:space="preserve">to check for convergence </w:t>
      </w:r>
      <w:r>
        <w:t>(</w:t>
      </w:r>
      <w:r w:rsidR="00631FCB">
        <w:t xml:space="preserve">further </w:t>
      </w:r>
      <w:r>
        <w:t>details in supplementary). Using this method, we also computed interaction effects between physical exercise and age on the overall MHQ score</w:t>
      </w:r>
      <w:r w:rsidR="002D3639">
        <w:t>, with</w:t>
      </w:r>
      <w:r>
        <w:t xml:space="preserve"> </w:t>
      </w:r>
      <w:r w:rsidR="002D3639">
        <w:t>age</w:t>
      </w:r>
      <w:r>
        <w:t xml:space="preserve"> recoded into three </w:t>
      </w:r>
      <w:r w:rsidR="002D3639">
        <w:t>groups</w:t>
      </w:r>
      <w:r>
        <w:t>: ‘young adult’ (18-34), ‘middle adult’ (35-64), and ‘senior’ (65-85+).</w:t>
      </w:r>
    </w:p>
    <w:p w14:paraId="15D151FB" w14:textId="7E5399AC" w:rsidR="00DA49EA" w:rsidRDefault="00DA49EA" w:rsidP="00065819">
      <w:pPr>
        <w:spacing w:line="360" w:lineRule="auto"/>
      </w:pPr>
    </w:p>
    <w:p w14:paraId="31182C4A" w14:textId="77777777" w:rsidR="00803A43" w:rsidRDefault="00803A43" w:rsidP="00ED2A11">
      <w:pPr>
        <w:spacing w:line="360" w:lineRule="auto"/>
      </w:pP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5DDEE11B" w14:textId="77777777" w:rsidR="002D4BFA" w:rsidRPr="002D4BFA" w:rsidRDefault="00485D6E" w:rsidP="002D4BFA">
      <w:pPr>
        <w:pStyle w:val="EndNoteBibliography"/>
        <w:spacing w:after="0"/>
        <w:ind w:left="720" w:hanging="720"/>
      </w:pPr>
      <w:r>
        <w:fldChar w:fldCharType="begin"/>
      </w:r>
      <w:r>
        <w:instrText xml:space="preserve"> ADDIN EN.REFLIST </w:instrText>
      </w:r>
      <w:r>
        <w:fldChar w:fldCharType="separate"/>
      </w:r>
      <w:r w:rsidR="002D4BFA" w:rsidRPr="002D4BFA">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2D4BFA" w:rsidRPr="002D4BFA">
        <w:rPr>
          <w:i/>
        </w:rPr>
        <w:t>Sports Medicine</w:t>
      </w:r>
      <w:r w:rsidR="002D4BFA" w:rsidRPr="002D4BFA">
        <w:t>,</w:t>
      </w:r>
      <w:r w:rsidR="002D4BFA" w:rsidRPr="002D4BFA">
        <w:rPr>
          <w:i/>
        </w:rPr>
        <w:t xml:space="preserve"> 50</w:t>
      </w:r>
      <w:r w:rsidR="002D4BFA" w:rsidRPr="002D4BFA">
        <w:t xml:space="preserve">(1), 151-170. </w:t>
      </w:r>
    </w:p>
    <w:p w14:paraId="12767F90" w14:textId="77777777" w:rsidR="002D4BFA" w:rsidRPr="002D4BFA" w:rsidRDefault="002D4BFA" w:rsidP="002D4BFA">
      <w:pPr>
        <w:pStyle w:val="EndNoteBibliography"/>
        <w:spacing w:after="0"/>
        <w:ind w:left="720" w:hanging="720"/>
      </w:pPr>
      <w:r w:rsidRPr="002D4BFA">
        <w:t xml:space="preserve">Blanchflower, D. G., &amp; Oswald, A. J. (2008). Is well-being U-shaped over the life cycle? </w:t>
      </w:r>
      <w:r w:rsidRPr="002D4BFA">
        <w:rPr>
          <w:i/>
        </w:rPr>
        <w:t>Social science &amp; medicine</w:t>
      </w:r>
      <w:r w:rsidRPr="002D4BFA">
        <w:t>,</w:t>
      </w:r>
      <w:r w:rsidRPr="002D4BFA">
        <w:rPr>
          <w:i/>
        </w:rPr>
        <w:t xml:space="preserve"> 66</w:t>
      </w:r>
      <w:r w:rsidRPr="002D4BFA">
        <w:t xml:space="preserve">(8), 1733-1749. </w:t>
      </w:r>
    </w:p>
    <w:p w14:paraId="1C28A5A6" w14:textId="77777777" w:rsidR="002D4BFA" w:rsidRPr="002D4BFA" w:rsidRDefault="002D4BFA" w:rsidP="002D4BFA">
      <w:pPr>
        <w:pStyle w:val="EndNoteBibliography"/>
        <w:spacing w:after="0"/>
        <w:ind w:left="720" w:hanging="720"/>
      </w:pPr>
      <w:r w:rsidRPr="002D4BFA">
        <w:t xml:space="preserve">Borsboom, D., Cramer, A. O., Schmittmann, V. D., Epskamp, S., &amp; Waldorp, L. J. (2011). The small world of psychopathology. </w:t>
      </w:r>
      <w:r w:rsidRPr="002D4BFA">
        <w:rPr>
          <w:i/>
        </w:rPr>
        <w:t>PloS one</w:t>
      </w:r>
      <w:r w:rsidRPr="002D4BFA">
        <w:t>,</w:t>
      </w:r>
      <w:r w:rsidRPr="002D4BFA">
        <w:rPr>
          <w:i/>
        </w:rPr>
        <w:t xml:space="preserve"> 6</w:t>
      </w:r>
      <w:r w:rsidRPr="002D4BFA">
        <w:t xml:space="preserve">(11), e27407. </w:t>
      </w:r>
    </w:p>
    <w:p w14:paraId="281597A5" w14:textId="77777777" w:rsidR="002D4BFA" w:rsidRPr="002D4BFA" w:rsidRDefault="002D4BFA" w:rsidP="002D4BFA">
      <w:pPr>
        <w:pStyle w:val="EndNoteBibliography"/>
        <w:spacing w:after="0"/>
        <w:ind w:left="720" w:hanging="720"/>
      </w:pPr>
      <w:r w:rsidRPr="002D4BFA">
        <w:t xml:space="preserve">Brokmeier, L. L., Firth, J., Vancampfort, D., Smith, L., Deenik, J., Rosenbaum, S., Stubbs, B., &amp; Schuch, F. B. (2020). Does physical activity reduce the risk of psychosis? A systematic review and meta-analysis of prospective studies. </w:t>
      </w:r>
      <w:r w:rsidRPr="002D4BFA">
        <w:rPr>
          <w:i/>
        </w:rPr>
        <w:t>Psychiatry research</w:t>
      </w:r>
      <w:r w:rsidRPr="002D4BFA">
        <w:t>,</w:t>
      </w:r>
      <w:r w:rsidRPr="002D4BFA">
        <w:rPr>
          <w:i/>
        </w:rPr>
        <w:t xml:space="preserve"> 284</w:t>
      </w:r>
      <w:r w:rsidRPr="002D4BFA">
        <w:t xml:space="preserve">, 112675. </w:t>
      </w:r>
    </w:p>
    <w:p w14:paraId="5838F383" w14:textId="77777777" w:rsidR="002D4BFA" w:rsidRPr="002D4BFA" w:rsidRDefault="002D4BFA" w:rsidP="002D4BFA">
      <w:pPr>
        <w:pStyle w:val="EndNoteBibliography"/>
        <w:spacing w:after="0"/>
        <w:ind w:left="720" w:hanging="720"/>
      </w:pPr>
      <w:r w:rsidRPr="002D4BFA">
        <w:t xml:space="preserve">Brondino, N., Rocchetti, M., Fusar‐Poli, L., Codrons, E., Correale, L., Vandoni, M., Barbui, C., &amp; Politi, P. (2017). A systematic review of cognitive effects of exercise in depression. </w:t>
      </w:r>
      <w:r w:rsidRPr="002D4BFA">
        <w:rPr>
          <w:i/>
        </w:rPr>
        <w:t>Acta Psychiatrica Scandinavica</w:t>
      </w:r>
      <w:r w:rsidRPr="002D4BFA">
        <w:t>,</w:t>
      </w:r>
      <w:r w:rsidRPr="002D4BFA">
        <w:rPr>
          <w:i/>
        </w:rPr>
        <w:t xml:space="preserve"> 135</w:t>
      </w:r>
      <w:r w:rsidRPr="002D4BFA">
        <w:t xml:space="preserve">(4), 285-295. </w:t>
      </w:r>
    </w:p>
    <w:p w14:paraId="3CDD0852" w14:textId="77777777" w:rsidR="002D4BFA" w:rsidRPr="002D4BFA" w:rsidRDefault="002D4BFA" w:rsidP="002D4BFA">
      <w:pPr>
        <w:pStyle w:val="EndNoteBibliography"/>
        <w:spacing w:after="0"/>
        <w:ind w:left="720" w:hanging="720"/>
      </w:pPr>
      <w:r w:rsidRPr="002D4BFA">
        <w:t xml:space="preserve">Chekroud, S. R., Gueorguieva, R., Zheutlin, A. B., Paulus, M., Krumholz, H. M., Krystal, J. H., &amp; Chekroud, A. M. (2018). Association between physical exercise and mental health in 1· 2 million individuals in the USA between 2011 and 2015: a cross-sectional study. </w:t>
      </w:r>
      <w:r w:rsidRPr="002D4BFA">
        <w:rPr>
          <w:i/>
        </w:rPr>
        <w:t>The Lancet Psychiatry</w:t>
      </w:r>
      <w:r w:rsidRPr="002D4BFA">
        <w:t>,</w:t>
      </w:r>
      <w:r w:rsidRPr="002D4BFA">
        <w:rPr>
          <w:i/>
        </w:rPr>
        <w:t xml:space="preserve"> 5</w:t>
      </w:r>
      <w:r w:rsidRPr="002D4BFA">
        <w:t xml:space="preserve">(9), 739-746. </w:t>
      </w:r>
    </w:p>
    <w:p w14:paraId="03D07FA2" w14:textId="77777777" w:rsidR="002D4BFA" w:rsidRPr="002D4BFA" w:rsidRDefault="002D4BFA" w:rsidP="002D4BFA">
      <w:pPr>
        <w:pStyle w:val="EndNoteBibliography"/>
        <w:spacing w:after="0"/>
        <w:ind w:left="720" w:hanging="720"/>
      </w:pPr>
      <w:r w:rsidRPr="002D4BFA">
        <w:t xml:space="preserve">Chen, Y., Cowden, R. G., Fulks, J., Plake, J. F., &amp; VanderWeele, T. J. (2022). National data on age gradients in well-being among US adults. </w:t>
      </w:r>
      <w:r w:rsidRPr="002D4BFA">
        <w:rPr>
          <w:i/>
        </w:rPr>
        <w:t>JAMA psychiatry</w:t>
      </w:r>
      <w:r w:rsidRPr="002D4BFA">
        <w:t>,</w:t>
      </w:r>
      <w:r w:rsidRPr="002D4BFA">
        <w:rPr>
          <w:i/>
        </w:rPr>
        <w:t xml:space="preserve"> 79</w:t>
      </w:r>
      <w:r w:rsidRPr="002D4BFA">
        <w:t xml:space="preserve">(10), 1046-1047. </w:t>
      </w:r>
    </w:p>
    <w:p w14:paraId="7E464094" w14:textId="77777777" w:rsidR="002D4BFA" w:rsidRPr="002D4BFA" w:rsidRDefault="002D4BFA" w:rsidP="002D4BFA">
      <w:pPr>
        <w:pStyle w:val="EndNoteBibliography"/>
        <w:spacing w:after="0"/>
        <w:ind w:left="720" w:hanging="720"/>
      </w:pPr>
      <w:r w:rsidRPr="002D4BFA">
        <w:t xml:space="preserve">Collaborators, G. M. D. (2022). Global, regional, and national burden of 12 mental disorders in 204 countries and territories, 1990–2019: a systematic analysis for the Global Burden of Disease Study 2019. </w:t>
      </w:r>
      <w:r w:rsidRPr="002D4BFA">
        <w:rPr>
          <w:i/>
        </w:rPr>
        <w:t>The Lancet Psychiatry</w:t>
      </w:r>
      <w:r w:rsidRPr="002D4BFA">
        <w:t>,</w:t>
      </w:r>
      <w:r w:rsidRPr="002D4BFA">
        <w:rPr>
          <w:i/>
        </w:rPr>
        <w:t xml:space="preserve"> 9</w:t>
      </w:r>
      <w:r w:rsidRPr="002D4BFA">
        <w:t xml:space="preserve">(2), 137-150. </w:t>
      </w:r>
    </w:p>
    <w:p w14:paraId="0A4312BC" w14:textId="77777777" w:rsidR="002D4BFA" w:rsidRPr="002D4BFA" w:rsidRDefault="002D4BFA" w:rsidP="002D4BFA">
      <w:pPr>
        <w:pStyle w:val="EndNoteBibliography"/>
        <w:spacing w:after="0"/>
        <w:ind w:left="720" w:hanging="720"/>
      </w:pPr>
      <w:r w:rsidRPr="002D4BFA">
        <w:lastRenderedPageBreak/>
        <w:t xml:space="preserve">Dauwan, M., Begemann, M. J., Heringa, S. M., &amp; Sommer, I. E. (2016). Exercise improves clinical symptoms, quality of life, global functioning, and depression in schizophrenia: a systematic review and meta-analysis. </w:t>
      </w:r>
      <w:r w:rsidRPr="002D4BFA">
        <w:rPr>
          <w:i/>
        </w:rPr>
        <w:t>Schizophrenia bulletin</w:t>
      </w:r>
      <w:r w:rsidRPr="002D4BFA">
        <w:t>,</w:t>
      </w:r>
      <w:r w:rsidRPr="002D4BFA">
        <w:rPr>
          <w:i/>
        </w:rPr>
        <w:t xml:space="preserve"> 42</w:t>
      </w:r>
      <w:r w:rsidRPr="002D4BFA">
        <w:t xml:space="preserve">(3), 588-599. </w:t>
      </w:r>
    </w:p>
    <w:p w14:paraId="2A51B4C4" w14:textId="77777777" w:rsidR="002D4BFA" w:rsidRPr="002D4BFA" w:rsidRDefault="002D4BFA" w:rsidP="002D4BFA">
      <w:pPr>
        <w:pStyle w:val="EndNoteBibliography"/>
        <w:spacing w:after="0"/>
        <w:ind w:left="720" w:hanging="720"/>
      </w:pPr>
      <w:r w:rsidRPr="002D4BFA">
        <w:t xml:space="preserve">Ekkekakis, P. (2020). Why Is Exercise Underutilized in Clinical Practice Despite Evidence It Is Effective? Lessons in Pragmatism From the Inclusion of Exercise in Guidelines for the Treatment of Depression in the British National Health Service. </w:t>
      </w:r>
      <w:r w:rsidRPr="002D4BFA">
        <w:rPr>
          <w:i/>
        </w:rPr>
        <w:t>Kinesiology Review</w:t>
      </w:r>
      <w:r w:rsidRPr="002D4BFA">
        <w:t>,</w:t>
      </w:r>
      <w:r w:rsidRPr="002D4BFA">
        <w:rPr>
          <w:i/>
        </w:rPr>
        <w:t xml:space="preserve"> 10</w:t>
      </w:r>
      <w:r w:rsidRPr="002D4BFA">
        <w:t xml:space="preserve">(1), 29-50. </w:t>
      </w:r>
    </w:p>
    <w:p w14:paraId="4FFE0FA5" w14:textId="77777777" w:rsidR="002D4BFA" w:rsidRPr="002D4BFA" w:rsidRDefault="002D4BFA" w:rsidP="002D4BFA">
      <w:pPr>
        <w:pStyle w:val="EndNoteBibliography"/>
        <w:spacing w:after="0"/>
        <w:ind w:left="720" w:hanging="720"/>
      </w:pPr>
      <w:r w:rsidRPr="002D4BFA">
        <w:t xml:space="preserve">Firth, J., Cotter, J., Elliott, R., French, P., &amp; Yung, A. R. (2015). A systematic review and meta-analysis of exercise interventions in schizophrenia patients. </w:t>
      </w:r>
      <w:r w:rsidRPr="002D4BFA">
        <w:rPr>
          <w:i/>
        </w:rPr>
        <w:t>Psychological medicine</w:t>
      </w:r>
      <w:r w:rsidRPr="002D4BFA">
        <w:t>,</w:t>
      </w:r>
      <w:r w:rsidRPr="002D4BFA">
        <w:rPr>
          <w:i/>
        </w:rPr>
        <w:t xml:space="preserve"> 45</w:t>
      </w:r>
      <w:r w:rsidRPr="002D4BFA">
        <w:t xml:space="preserve">(7), 1343-1361. </w:t>
      </w:r>
    </w:p>
    <w:p w14:paraId="1FB68FB9" w14:textId="77777777" w:rsidR="002D4BFA" w:rsidRPr="002D4BFA" w:rsidRDefault="002D4BFA" w:rsidP="002D4BFA">
      <w:pPr>
        <w:pStyle w:val="EndNoteBibliography"/>
        <w:spacing w:after="0"/>
        <w:ind w:left="720" w:hanging="720"/>
      </w:pPr>
      <w:r w:rsidRPr="002D4BFA">
        <w:t xml:space="preserve">Fried, E. I., &amp; Nesse, R. M. (2015). Depression sum-scores don’t add up: why analyzing specific depression symptoms is essential. </w:t>
      </w:r>
      <w:r w:rsidRPr="002D4BFA">
        <w:rPr>
          <w:i/>
        </w:rPr>
        <w:t>BMC medicine</w:t>
      </w:r>
      <w:r w:rsidRPr="002D4BFA">
        <w:t>,</w:t>
      </w:r>
      <w:r w:rsidRPr="002D4BFA">
        <w:rPr>
          <w:i/>
        </w:rPr>
        <w:t xml:space="preserve"> 13</w:t>
      </w:r>
      <w:r w:rsidRPr="002D4BFA">
        <w:t xml:space="preserve">(1), 1-11. </w:t>
      </w:r>
    </w:p>
    <w:p w14:paraId="79F779D7" w14:textId="77777777" w:rsidR="002D4BFA" w:rsidRPr="002D4BFA" w:rsidRDefault="002D4BFA" w:rsidP="002D4BFA">
      <w:pPr>
        <w:pStyle w:val="EndNoteBibliography"/>
        <w:spacing w:after="0"/>
        <w:ind w:left="720" w:hanging="720"/>
      </w:pPr>
      <w:r w:rsidRPr="002D4BFA">
        <w:t xml:space="preserve">Greifer, N. (2020). WeightIt: weighting for covariate balance in observational studies. </w:t>
      </w:r>
      <w:r w:rsidRPr="002D4BFA">
        <w:rPr>
          <w:i/>
        </w:rPr>
        <w:t>R package version 0.10</w:t>
      </w:r>
      <w:r w:rsidRPr="002D4BFA">
        <w:t>,</w:t>
      </w:r>
      <w:r w:rsidRPr="002D4BFA">
        <w:rPr>
          <w:i/>
        </w:rPr>
        <w:t xml:space="preserve"> 2</w:t>
      </w:r>
      <w:r w:rsidRPr="002D4BFA">
        <w:t xml:space="preserve">. </w:t>
      </w:r>
    </w:p>
    <w:p w14:paraId="6F64E246" w14:textId="77777777" w:rsidR="002D4BFA" w:rsidRPr="002D4BFA" w:rsidRDefault="002D4BFA" w:rsidP="002D4BFA">
      <w:pPr>
        <w:pStyle w:val="EndNoteBibliography"/>
        <w:spacing w:after="0"/>
        <w:ind w:left="720" w:hanging="720"/>
      </w:pPr>
      <w:r w:rsidRPr="002D4BFA">
        <w:t xml:space="preserve">Health, T. L. G. (2020). Mental health matters. </w:t>
      </w:r>
      <w:r w:rsidRPr="002D4BFA">
        <w:rPr>
          <w:i/>
        </w:rPr>
        <w:t>The Lancet. Global Health</w:t>
      </w:r>
      <w:r w:rsidRPr="002D4BFA">
        <w:t>,</w:t>
      </w:r>
      <w:r w:rsidRPr="002D4BFA">
        <w:rPr>
          <w:i/>
        </w:rPr>
        <w:t xml:space="preserve"> 8</w:t>
      </w:r>
      <w:r w:rsidRPr="002D4BFA">
        <w:t xml:space="preserve">(11), e1352. </w:t>
      </w:r>
    </w:p>
    <w:p w14:paraId="51DDF15A" w14:textId="77777777" w:rsidR="002D4BFA" w:rsidRPr="002D4BFA" w:rsidRDefault="002D4BFA" w:rsidP="002D4BFA">
      <w:pPr>
        <w:pStyle w:val="EndNoteBibliography"/>
        <w:spacing w:after="0"/>
        <w:ind w:left="720" w:hanging="720"/>
      </w:pPr>
      <w:r w:rsidRPr="002D4BFA">
        <w:t xml:space="preserve">Iniesta, R., Malki, K., Maier, W., Rietschel, M., Mors, O., Hauser, J., Henigsberg, N., Dernovsek, M. Z., Souery, D., &amp; Stahl, D. (2016). Combining clinical variables to optimize prediction of antidepressant treatment outcomes. </w:t>
      </w:r>
      <w:r w:rsidRPr="002D4BFA">
        <w:rPr>
          <w:i/>
        </w:rPr>
        <w:t>Journal of psychiatric research</w:t>
      </w:r>
      <w:r w:rsidRPr="002D4BFA">
        <w:t>,</w:t>
      </w:r>
      <w:r w:rsidRPr="002D4BFA">
        <w:rPr>
          <w:i/>
        </w:rPr>
        <w:t xml:space="preserve"> 78</w:t>
      </w:r>
      <w:r w:rsidRPr="002D4BFA">
        <w:t xml:space="preserve">, 94-102. </w:t>
      </w:r>
    </w:p>
    <w:p w14:paraId="47A20DF2" w14:textId="77777777" w:rsidR="002D4BFA" w:rsidRPr="002D4BFA" w:rsidRDefault="002D4BFA" w:rsidP="002D4BFA">
      <w:pPr>
        <w:pStyle w:val="EndNoteBibliography"/>
        <w:spacing w:after="0"/>
        <w:ind w:left="720" w:hanging="720"/>
      </w:pPr>
      <w:r w:rsidRPr="002D4BFA">
        <w:t xml:space="preserve">Jorm, A. F., Patten, S. B., Brugha, T. S., &amp; Mojtabai, R. (2017). Has increased provision of treatment reduced the prevalence of common mental disorders? Review of the evidence from four countries. </w:t>
      </w:r>
      <w:r w:rsidRPr="002D4BFA">
        <w:rPr>
          <w:i/>
        </w:rPr>
        <w:t>World Psychiatry</w:t>
      </w:r>
      <w:r w:rsidRPr="002D4BFA">
        <w:t>,</w:t>
      </w:r>
      <w:r w:rsidRPr="002D4BFA">
        <w:rPr>
          <w:i/>
        </w:rPr>
        <w:t xml:space="preserve"> 16</w:t>
      </w:r>
      <w:r w:rsidRPr="002D4BFA">
        <w:t xml:space="preserve">(1), 90-99. </w:t>
      </w:r>
    </w:p>
    <w:p w14:paraId="590AF3F8" w14:textId="77777777" w:rsidR="002D4BFA" w:rsidRPr="002D4BFA" w:rsidRDefault="002D4BFA" w:rsidP="002D4BFA">
      <w:pPr>
        <w:pStyle w:val="EndNoteBibliography"/>
        <w:spacing w:after="0"/>
        <w:ind w:left="720" w:hanging="720"/>
      </w:pPr>
      <w:r w:rsidRPr="002D4BFA">
        <w:t xml:space="preserve">Lee, B. K., Lessler, J., &amp; Stuart, E. A. (2011). Weight trimming and propensity score weighting. </w:t>
      </w:r>
      <w:r w:rsidRPr="002D4BFA">
        <w:rPr>
          <w:i/>
        </w:rPr>
        <w:t>PloS one</w:t>
      </w:r>
      <w:r w:rsidRPr="002D4BFA">
        <w:t>,</w:t>
      </w:r>
      <w:r w:rsidRPr="002D4BFA">
        <w:rPr>
          <w:i/>
        </w:rPr>
        <w:t xml:space="preserve"> 6</w:t>
      </w:r>
      <w:r w:rsidRPr="002D4BFA">
        <w:t xml:space="preserve">(3), e18174. </w:t>
      </w:r>
    </w:p>
    <w:p w14:paraId="181AF744" w14:textId="77777777" w:rsidR="002D4BFA" w:rsidRPr="002D4BFA" w:rsidRDefault="002D4BFA" w:rsidP="002D4BFA">
      <w:pPr>
        <w:pStyle w:val="EndNoteBibliography"/>
        <w:spacing w:after="0"/>
        <w:ind w:left="720" w:hanging="720"/>
      </w:pPr>
      <w:r w:rsidRPr="002D4BFA">
        <w:t xml:space="preserve">McCaffrey, D. F., Ridgeway, G., &amp; Morral, A. R. (2004). Propensity score estimation with boosted regression for evaluating causal effects in observational studies. </w:t>
      </w:r>
      <w:r w:rsidRPr="002D4BFA">
        <w:rPr>
          <w:i/>
        </w:rPr>
        <w:t>Psychological methods</w:t>
      </w:r>
      <w:r w:rsidRPr="002D4BFA">
        <w:t>,</w:t>
      </w:r>
      <w:r w:rsidRPr="002D4BFA">
        <w:rPr>
          <w:i/>
        </w:rPr>
        <w:t xml:space="preserve"> 9</w:t>
      </w:r>
      <w:r w:rsidRPr="002D4BFA">
        <w:t xml:space="preserve">(4), 403. </w:t>
      </w:r>
    </w:p>
    <w:p w14:paraId="7F15099D" w14:textId="77777777" w:rsidR="002D4BFA" w:rsidRPr="002D4BFA" w:rsidRDefault="002D4BFA" w:rsidP="002D4BFA">
      <w:pPr>
        <w:pStyle w:val="EndNoteBibliography"/>
        <w:spacing w:after="0"/>
        <w:ind w:left="720" w:hanging="720"/>
      </w:pPr>
      <w:r w:rsidRPr="002D4BFA">
        <w:t xml:space="preserve">Melo, M. C. A., Daher, E. D. F., Albuquerque, S. G. C., &amp; de Bruin, V. M. S. (2016). Exercise in bipolar patients: a systematic review. </w:t>
      </w:r>
      <w:r w:rsidRPr="002D4BFA">
        <w:rPr>
          <w:i/>
        </w:rPr>
        <w:t>Journal of Affective Disorders</w:t>
      </w:r>
      <w:r w:rsidRPr="002D4BFA">
        <w:t>,</w:t>
      </w:r>
      <w:r w:rsidRPr="002D4BFA">
        <w:rPr>
          <w:i/>
        </w:rPr>
        <w:t xml:space="preserve"> 198</w:t>
      </w:r>
      <w:r w:rsidRPr="002D4BFA">
        <w:t xml:space="preserve">, 32-38. </w:t>
      </w:r>
    </w:p>
    <w:p w14:paraId="5AF8D89C" w14:textId="77777777" w:rsidR="002D4BFA" w:rsidRPr="002D4BFA" w:rsidRDefault="002D4BFA" w:rsidP="002D4BFA">
      <w:pPr>
        <w:pStyle w:val="EndNoteBibliography"/>
        <w:spacing w:after="0"/>
        <w:ind w:left="720" w:hanging="720"/>
      </w:pPr>
      <w:r w:rsidRPr="002D4BFA">
        <w:t xml:space="preserve">Moreno-Agostino, D., Wu, Y.-T., Daskalopoulou, C., Hasan, M. T., Huisman, M., &amp; Prina, M. (2021). Global trends in the prevalence and incidence of depression: a systematic review and meta-analysis. </w:t>
      </w:r>
      <w:r w:rsidRPr="002D4BFA">
        <w:rPr>
          <w:i/>
        </w:rPr>
        <w:t>Journal of Affective Disorders</w:t>
      </w:r>
      <w:r w:rsidRPr="002D4BFA">
        <w:t>,</w:t>
      </w:r>
      <w:r w:rsidRPr="002D4BFA">
        <w:rPr>
          <w:i/>
        </w:rPr>
        <w:t xml:space="preserve"> 281</w:t>
      </w:r>
      <w:r w:rsidRPr="002D4BFA">
        <w:t xml:space="preserve">, 235-243. </w:t>
      </w:r>
    </w:p>
    <w:p w14:paraId="7052B28A" w14:textId="77777777" w:rsidR="002D4BFA" w:rsidRPr="002D4BFA" w:rsidRDefault="002D4BFA" w:rsidP="002D4BFA">
      <w:pPr>
        <w:pStyle w:val="EndNoteBibliography"/>
        <w:spacing w:after="0"/>
        <w:ind w:left="720" w:hanging="720"/>
      </w:pPr>
      <w:r w:rsidRPr="002D4BFA">
        <w:t xml:space="preserve">Murri, M. B., Ekkekakis, P., Menchetti, M., Neviani, F., Trevisani, F., Tedeschi, S., Latessa, P. M., Nerozzi, E., Ermini, G., &amp; Zocchi, D. (2018). Physical exercise for late-life depression: effects on symptom dimensions and time course. </w:t>
      </w:r>
      <w:r w:rsidRPr="002D4BFA">
        <w:rPr>
          <w:i/>
        </w:rPr>
        <w:t>Journal of Affective Disorders</w:t>
      </w:r>
      <w:r w:rsidRPr="002D4BFA">
        <w:t>,</w:t>
      </w:r>
      <w:r w:rsidRPr="002D4BFA">
        <w:rPr>
          <w:i/>
        </w:rPr>
        <w:t xml:space="preserve"> 230</w:t>
      </w:r>
      <w:r w:rsidRPr="002D4BFA">
        <w:t xml:space="preserve">, 65-70. </w:t>
      </w:r>
    </w:p>
    <w:p w14:paraId="12B2A66A" w14:textId="77777777" w:rsidR="002D4BFA" w:rsidRPr="002D4BFA" w:rsidRDefault="002D4BFA" w:rsidP="002D4BFA">
      <w:pPr>
        <w:pStyle w:val="EndNoteBibliography"/>
        <w:spacing w:after="0"/>
        <w:ind w:left="720" w:hanging="720"/>
      </w:pPr>
      <w:r w:rsidRPr="002D4BFA">
        <w:t xml:space="preserve">Newson, J. J., Pastukh, V., &amp; Thiagarajan, T. C. (2021). Poor separation of clinical symptom profiles by DSM-5 disorder criteria. </w:t>
      </w:r>
      <w:r w:rsidRPr="002D4BFA">
        <w:rPr>
          <w:i/>
        </w:rPr>
        <w:t>Frontiers in psychiatry</w:t>
      </w:r>
      <w:r w:rsidRPr="002D4BFA">
        <w:t>,</w:t>
      </w:r>
      <w:r w:rsidRPr="002D4BFA">
        <w:rPr>
          <w:i/>
        </w:rPr>
        <w:t xml:space="preserve"> 12</w:t>
      </w:r>
      <w:r w:rsidRPr="002D4BFA">
        <w:t xml:space="preserve">. </w:t>
      </w:r>
    </w:p>
    <w:p w14:paraId="2070D89F" w14:textId="77777777" w:rsidR="002D4BFA" w:rsidRPr="002D4BFA" w:rsidRDefault="002D4BFA" w:rsidP="002D4BFA">
      <w:pPr>
        <w:pStyle w:val="EndNoteBibliography"/>
        <w:spacing w:after="0"/>
        <w:ind w:left="720" w:hanging="720"/>
      </w:pPr>
      <w:r w:rsidRPr="002D4BFA">
        <w:t xml:space="preserve">Newson, J. J., Pastukh, V., &amp; Thiagarajan, T. C. (2022). Assessment of Population Well-being With the Mental Health Quotient: Validation Study. </w:t>
      </w:r>
      <w:r w:rsidRPr="002D4BFA">
        <w:rPr>
          <w:i/>
        </w:rPr>
        <w:t>JMIR Mental Health</w:t>
      </w:r>
      <w:r w:rsidRPr="002D4BFA">
        <w:t>,</w:t>
      </w:r>
      <w:r w:rsidRPr="002D4BFA">
        <w:rPr>
          <w:i/>
        </w:rPr>
        <w:t xml:space="preserve"> 9</w:t>
      </w:r>
      <w:r w:rsidRPr="002D4BFA">
        <w:t xml:space="preserve">(4), e34105. </w:t>
      </w:r>
    </w:p>
    <w:p w14:paraId="09D7FDF1" w14:textId="77777777" w:rsidR="002D4BFA" w:rsidRPr="002D4BFA" w:rsidRDefault="002D4BFA" w:rsidP="002D4BFA">
      <w:pPr>
        <w:pStyle w:val="EndNoteBibliography"/>
        <w:spacing w:after="0"/>
        <w:ind w:left="720" w:hanging="720"/>
      </w:pPr>
      <w:r w:rsidRPr="002D4BFA">
        <w:t xml:space="preserve">Newson, J. J., &amp; Thiagarajan, T. C. (2020). Assessment of population well-being with the Mental Health Quotient (MHQ): development and usability study. </w:t>
      </w:r>
      <w:r w:rsidRPr="002D4BFA">
        <w:rPr>
          <w:i/>
        </w:rPr>
        <w:t>JMIR Mental Health</w:t>
      </w:r>
      <w:r w:rsidRPr="002D4BFA">
        <w:t>,</w:t>
      </w:r>
      <w:r w:rsidRPr="002D4BFA">
        <w:rPr>
          <w:i/>
        </w:rPr>
        <w:t xml:space="preserve"> 7</w:t>
      </w:r>
      <w:r w:rsidRPr="002D4BFA">
        <w:t xml:space="preserve">(7), e17935. </w:t>
      </w:r>
    </w:p>
    <w:p w14:paraId="18E37831" w14:textId="77777777" w:rsidR="002D4BFA" w:rsidRPr="002D4BFA" w:rsidRDefault="002D4BFA" w:rsidP="002D4BFA">
      <w:pPr>
        <w:pStyle w:val="EndNoteBibliography"/>
        <w:spacing w:after="0"/>
        <w:ind w:left="720" w:hanging="720"/>
      </w:pPr>
      <w:r w:rsidRPr="002D4BFA">
        <w:t xml:space="preserve">Oswalt, S. B., Lederer, A. M., Chestnut-Steich, K., Day, C., Halbritter, A., &amp; Ortiz, D. (2020). Trends in college students’ mental health diagnoses and utilization of services, 2009–2015. </w:t>
      </w:r>
      <w:r w:rsidRPr="002D4BFA">
        <w:rPr>
          <w:i/>
        </w:rPr>
        <w:t>Journal of American college health</w:t>
      </w:r>
      <w:r w:rsidRPr="002D4BFA">
        <w:t>,</w:t>
      </w:r>
      <w:r w:rsidRPr="002D4BFA">
        <w:rPr>
          <w:i/>
        </w:rPr>
        <w:t xml:space="preserve"> 68</w:t>
      </w:r>
      <w:r w:rsidRPr="002D4BFA">
        <w:t xml:space="preserve">(1), 41-51. </w:t>
      </w:r>
    </w:p>
    <w:p w14:paraId="1627B9A7" w14:textId="77777777" w:rsidR="002D4BFA" w:rsidRPr="002D4BFA" w:rsidRDefault="002D4BFA" w:rsidP="002D4BFA">
      <w:pPr>
        <w:pStyle w:val="EndNoteBibliography"/>
        <w:spacing w:after="0"/>
        <w:ind w:left="720" w:hanging="720"/>
      </w:pPr>
      <w:r w:rsidRPr="002D4BFA">
        <w:t xml:space="preserve">Panchal, U., Salazar de Pablo, G., Franco, M., Moreno, C., Parellada, M., Arango, C., &amp; Fusar-Poli, P. (2021). The impact of COVID-19 lockdown on child and adolescent mental health: systematic review. </w:t>
      </w:r>
      <w:r w:rsidRPr="002D4BFA">
        <w:rPr>
          <w:i/>
        </w:rPr>
        <w:t>European child &amp; adolescent psychiatry</w:t>
      </w:r>
      <w:r w:rsidRPr="002D4BFA">
        <w:t xml:space="preserve">, 1-27. </w:t>
      </w:r>
    </w:p>
    <w:p w14:paraId="71B4CBBF" w14:textId="77777777" w:rsidR="002D4BFA" w:rsidRPr="002D4BFA" w:rsidRDefault="002D4BFA" w:rsidP="002D4BFA">
      <w:pPr>
        <w:pStyle w:val="EndNoteBibliography"/>
        <w:spacing w:after="0"/>
        <w:ind w:left="720" w:hanging="720"/>
      </w:pPr>
      <w:r w:rsidRPr="002D4BFA">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2D4BFA">
        <w:rPr>
          <w:i/>
        </w:rPr>
        <w:t>JAMA Network open</w:t>
      </w:r>
      <w:r w:rsidRPr="002D4BFA">
        <w:t>,</w:t>
      </w:r>
      <w:r w:rsidRPr="002D4BFA">
        <w:rPr>
          <w:i/>
        </w:rPr>
        <w:t xml:space="preserve"> 5</w:t>
      </w:r>
      <w:r w:rsidRPr="002D4BFA">
        <w:t xml:space="preserve">(4), e227629-e227629. </w:t>
      </w:r>
    </w:p>
    <w:p w14:paraId="3993A870" w14:textId="77777777" w:rsidR="002D4BFA" w:rsidRPr="002D4BFA" w:rsidRDefault="002D4BFA" w:rsidP="002D4BFA">
      <w:pPr>
        <w:pStyle w:val="EndNoteBibliography"/>
        <w:spacing w:after="0"/>
        <w:ind w:left="720" w:hanging="720"/>
      </w:pPr>
      <w:r w:rsidRPr="002D4BFA">
        <w:lastRenderedPageBreak/>
        <w:t xml:space="preserve">Prati, G., &amp; Mancini, A. D. (2021). The psychological impact of COVID-19 pandemic lockdowns: a review and meta-analysis of longitudinal studies and natural experiments. </w:t>
      </w:r>
      <w:r w:rsidRPr="002D4BFA">
        <w:rPr>
          <w:i/>
        </w:rPr>
        <w:t>Psychological medicine</w:t>
      </w:r>
      <w:r w:rsidRPr="002D4BFA">
        <w:t>,</w:t>
      </w:r>
      <w:r w:rsidRPr="002D4BFA">
        <w:rPr>
          <w:i/>
        </w:rPr>
        <w:t xml:space="preserve"> 51</w:t>
      </w:r>
      <w:r w:rsidRPr="002D4BFA">
        <w:t xml:space="preserve">(2), 201-211. </w:t>
      </w:r>
    </w:p>
    <w:p w14:paraId="661622E4" w14:textId="77777777" w:rsidR="002D4BFA" w:rsidRPr="002D4BFA" w:rsidRDefault="002D4BFA" w:rsidP="002D4BFA">
      <w:pPr>
        <w:pStyle w:val="EndNoteBibliography"/>
        <w:spacing w:after="0"/>
        <w:ind w:left="720" w:hanging="720"/>
      </w:pPr>
      <w:r w:rsidRPr="002D4BFA">
        <w:t>RCoreTeam. (2022). R: A language and environment for statistical computing. R Foundation for Statistical Computing, Vienna, Austria. In.</w:t>
      </w:r>
    </w:p>
    <w:p w14:paraId="24527E57" w14:textId="77777777" w:rsidR="002D4BFA" w:rsidRPr="002D4BFA" w:rsidRDefault="002D4BFA" w:rsidP="002D4BFA">
      <w:pPr>
        <w:pStyle w:val="EndNoteBibliography"/>
        <w:spacing w:after="0"/>
        <w:ind w:left="720" w:hanging="720"/>
      </w:pPr>
      <w:r w:rsidRPr="002D4BFA">
        <w:t xml:space="preserve">Richter, D., Wall, A., Bruen, A., &amp; Whittington, R. (2019). Is the global prevalence rate of adult mental illness increasing? Systematic review and meta‐analysis. </w:t>
      </w:r>
      <w:r w:rsidRPr="002D4BFA">
        <w:rPr>
          <w:i/>
        </w:rPr>
        <w:t>Acta Psychiatrica Scandinavica</w:t>
      </w:r>
      <w:r w:rsidRPr="002D4BFA">
        <w:t>,</w:t>
      </w:r>
      <w:r w:rsidRPr="002D4BFA">
        <w:rPr>
          <w:i/>
        </w:rPr>
        <w:t xml:space="preserve"> 140</w:t>
      </w:r>
      <w:r w:rsidRPr="002D4BFA">
        <w:t xml:space="preserve">(5), 393-407. </w:t>
      </w:r>
    </w:p>
    <w:p w14:paraId="4BC00AB5" w14:textId="77777777" w:rsidR="002D4BFA" w:rsidRPr="002D4BFA" w:rsidRDefault="002D4BFA" w:rsidP="002D4BFA">
      <w:pPr>
        <w:pStyle w:val="EndNoteBibliography"/>
        <w:spacing w:after="0"/>
        <w:ind w:left="720" w:hanging="720"/>
      </w:pPr>
      <w:r w:rsidRPr="002D4BFA">
        <w:t xml:space="preserve">Robinson, E., Sutin, A. R., Daly, M., &amp; Jones, A. (2022). A systematic review and meta-analysis of longitudinal cohort studies comparing mental health before versus during the COVID-19 pandemic in 2020. </w:t>
      </w:r>
      <w:r w:rsidRPr="002D4BFA">
        <w:rPr>
          <w:i/>
        </w:rPr>
        <w:t>Journal of Affective Disorders</w:t>
      </w:r>
      <w:r w:rsidRPr="002D4BFA">
        <w:t>,</w:t>
      </w:r>
      <w:r w:rsidRPr="002D4BFA">
        <w:rPr>
          <w:i/>
        </w:rPr>
        <w:t xml:space="preserve"> 296</w:t>
      </w:r>
      <w:r w:rsidRPr="002D4BFA">
        <w:t xml:space="preserve">, 567-576. </w:t>
      </w:r>
    </w:p>
    <w:p w14:paraId="1F08250C" w14:textId="77777777" w:rsidR="002D4BFA" w:rsidRPr="002D4BFA" w:rsidRDefault="002D4BFA" w:rsidP="002D4BFA">
      <w:pPr>
        <w:pStyle w:val="EndNoteBibliography"/>
        <w:spacing w:after="0"/>
        <w:ind w:left="720" w:hanging="720"/>
      </w:pPr>
      <w:r w:rsidRPr="002D4BFA">
        <w:t xml:space="preserve">Rosenbaum, P. R., &amp; Rubin, D. B. (1983). The central role of the propensity score in observational studies for causal effects. </w:t>
      </w:r>
      <w:r w:rsidRPr="002D4BFA">
        <w:rPr>
          <w:i/>
        </w:rPr>
        <w:t>Biometrika</w:t>
      </w:r>
      <w:r w:rsidRPr="002D4BFA">
        <w:t>,</w:t>
      </w:r>
      <w:r w:rsidRPr="002D4BFA">
        <w:rPr>
          <w:i/>
        </w:rPr>
        <w:t xml:space="preserve"> 70</w:t>
      </w:r>
      <w:r w:rsidRPr="002D4BFA">
        <w:t xml:space="preserve">(1), 41-55. </w:t>
      </w:r>
    </w:p>
    <w:p w14:paraId="2656FFE9" w14:textId="77777777" w:rsidR="002D4BFA" w:rsidRPr="002D4BFA" w:rsidRDefault="002D4BFA" w:rsidP="002D4BFA">
      <w:pPr>
        <w:pStyle w:val="EndNoteBibliography"/>
        <w:spacing w:after="0"/>
        <w:ind w:left="720" w:hanging="720"/>
      </w:pPr>
      <w:r w:rsidRPr="002D4BFA">
        <w:t xml:space="preserve">Samji, H., Wu, J., Ladak, A., Vossen, C., Stewart, E., Dove, N., Long, D., &amp; Snell, G. (2022). Mental health impacts of the COVID‐19 pandemic on children and youth–a systematic review. </w:t>
      </w:r>
      <w:r w:rsidRPr="002D4BFA">
        <w:rPr>
          <w:i/>
        </w:rPr>
        <w:t>Child and adolescent mental health</w:t>
      </w:r>
      <w:r w:rsidRPr="002D4BFA">
        <w:t>,</w:t>
      </w:r>
      <w:r w:rsidRPr="002D4BFA">
        <w:rPr>
          <w:i/>
        </w:rPr>
        <w:t xml:space="preserve"> 27</w:t>
      </w:r>
      <w:r w:rsidRPr="002D4BFA">
        <w:t xml:space="preserve">(2), 173-189. </w:t>
      </w:r>
    </w:p>
    <w:p w14:paraId="27CCB542" w14:textId="77777777" w:rsidR="002D4BFA" w:rsidRPr="002D4BFA" w:rsidRDefault="002D4BFA" w:rsidP="002D4BFA">
      <w:pPr>
        <w:pStyle w:val="EndNoteBibliography"/>
        <w:spacing w:after="0"/>
        <w:ind w:left="720" w:hanging="720"/>
      </w:pPr>
      <w:r w:rsidRPr="002D4BFA">
        <w:t xml:space="preserve">Setodji, C. M., McCaffrey, D. F., Burgette, L. F., Almirall, D., &amp; Griffin, B. A. (2017). The right tool for the job: Choosing between covariate balancing and generalized boosted model propensity scores. </w:t>
      </w:r>
      <w:r w:rsidRPr="002D4BFA">
        <w:rPr>
          <w:i/>
        </w:rPr>
        <w:t>Epidemiology (Cambridge, Mass.)</w:t>
      </w:r>
      <w:r w:rsidRPr="002D4BFA">
        <w:t>,</w:t>
      </w:r>
      <w:r w:rsidRPr="002D4BFA">
        <w:rPr>
          <w:i/>
        </w:rPr>
        <w:t xml:space="preserve"> 28</w:t>
      </w:r>
      <w:r w:rsidRPr="002D4BFA">
        <w:t xml:space="preserve">(6), 802. </w:t>
      </w:r>
    </w:p>
    <w:p w14:paraId="54C95A98" w14:textId="77777777" w:rsidR="002D4BFA" w:rsidRPr="002D4BFA" w:rsidRDefault="002D4BFA" w:rsidP="002D4BFA">
      <w:pPr>
        <w:pStyle w:val="EndNoteBibliography"/>
        <w:spacing w:after="0"/>
        <w:ind w:left="720" w:hanging="720"/>
      </w:pPr>
      <w:r w:rsidRPr="002D4BFA">
        <w:t xml:space="preserve">Steel, Z., Marnane, C., Iranpour, C., Chey, T., Jackson, J. W., Patel, V., &amp; Silove, D. (2014). The global prevalence of common mental disorders: a systematic review and meta-analysis 1980–2013. </w:t>
      </w:r>
      <w:r w:rsidRPr="002D4BFA">
        <w:rPr>
          <w:i/>
        </w:rPr>
        <w:t>International journal of epidemiology</w:t>
      </w:r>
      <w:r w:rsidRPr="002D4BFA">
        <w:t>,</w:t>
      </w:r>
      <w:r w:rsidRPr="002D4BFA">
        <w:rPr>
          <w:i/>
        </w:rPr>
        <w:t xml:space="preserve"> 43</w:t>
      </w:r>
      <w:r w:rsidRPr="002D4BFA">
        <w:t xml:space="preserve">(2), 476-493. </w:t>
      </w:r>
    </w:p>
    <w:p w14:paraId="1237DA2B" w14:textId="77777777" w:rsidR="002D4BFA" w:rsidRPr="002D4BFA" w:rsidRDefault="002D4BFA" w:rsidP="002D4BFA">
      <w:pPr>
        <w:pStyle w:val="EndNoteBibliography"/>
        <w:ind w:left="720" w:hanging="720"/>
      </w:pPr>
      <w:r w:rsidRPr="002D4BFA">
        <w:t xml:space="preserve">Uher, R., Perlis, R., Henigsberg, N., Zobel, A., Rietschel, M., Mors, O., Hauser, J., Dernovsek, M., Souery, D., &amp; Bajs, M. (2012). Depression symptom dimensions as predictors of antidepressant treatment outcome: replicable evidence for interest-activity symptoms. </w:t>
      </w:r>
      <w:r w:rsidRPr="002D4BFA">
        <w:rPr>
          <w:i/>
        </w:rPr>
        <w:t>Psychological medicine</w:t>
      </w:r>
      <w:r w:rsidRPr="002D4BFA">
        <w:t>,</w:t>
      </w:r>
      <w:r w:rsidRPr="002D4BFA">
        <w:rPr>
          <w:i/>
        </w:rPr>
        <w:t xml:space="preserve"> 42</w:t>
      </w:r>
      <w:r w:rsidRPr="002D4BFA">
        <w:t xml:space="preserve">(5), 967-980. </w:t>
      </w:r>
    </w:p>
    <w:p w14:paraId="341EA229" w14:textId="1F762360"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 w:id="1" w:author="christopher huong" w:date="2022-10-11T07:19:00Z" w:initials="ch">
    <w:p w14:paraId="616B4688" w14:textId="04409CBA" w:rsidR="005813BD" w:rsidRDefault="005813BD" w:rsidP="003A53EE">
      <w:pPr>
        <w:pStyle w:val="CommentText"/>
      </w:pPr>
      <w:r>
        <w:rPr>
          <w:rStyle w:val="CommentReference"/>
        </w:rPr>
        <w:annotationRef/>
      </w:r>
      <w:r>
        <w:t>Anything highlighted = copy pasted from the example manuscript. Couldn't find better way to word. Don't know best pract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Ex w15:paraId="616B46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Extensible w16cex:durableId="26EF978C" w16cex:dateUtc="2022-10-11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Id w16cid:paraId="616B4688" w16cid:durableId="26EF97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508B"/>
    <w:rsid w:val="0022393E"/>
    <w:rsid w:val="002A6F99"/>
    <w:rsid w:val="002D3639"/>
    <w:rsid w:val="002D4BFA"/>
    <w:rsid w:val="00343D29"/>
    <w:rsid w:val="00345D96"/>
    <w:rsid w:val="00347571"/>
    <w:rsid w:val="00352824"/>
    <w:rsid w:val="00374208"/>
    <w:rsid w:val="003B4419"/>
    <w:rsid w:val="003B4DD9"/>
    <w:rsid w:val="003C0EAF"/>
    <w:rsid w:val="003D0AF0"/>
    <w:rsid w:val="003F3415"/>
    <w:rsid w:val="003F52CF"/>
    <w:rsid w:val="00401B9D"/>
    <w:rsid w:val="004043F1"/>
    <w:rsid w:val="00437151"/>
    <w:rsid w:val="00485D6E"/>
    <w:rsid w:val="00493854"/>
    <w:rsid w:val="004D42FE"/>
    <w:rsid w:val="004D6919"/>
    <w:rsid w:val="004E6F93"/>
    <w:rsid w:val="004E736A"/>
    <w:rsid w:val="004F1596"/>
    <w:rsid w:val="004F6799"/>
    <w:rsid w:val="0054733E"/>
    <w:rsid w:val="005813BD"/>
    <w:rsid w:val="00582406"/>
    <w:rsid w:val="00584C19"/>
    <w:rsid w:val="00597D83"/>
    <w:rsid w:val="005B0F77"/>
    <w:rsid w:val="005C0583"/>
    <w:rsid w:val="005F136A"/>
    <w:rsid w:val="00603E49"/>
    <w:rsid w:val="00610A64"/>
    <w:rsid w:val="00623388"/>
    <w:rsid w:val="00624DFA"/>
    <w:rsid w:val="00631FCB"/>
    <w:rsid w:val="006E27FD"/>
    <w:rsid w:val="006F1D42"/>
    <w:rsid w:val="006F4468"/>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12DD"/>
    <w:rsid w:val="008B5A88"/>
    <w:rsid w:val="008E1D18"/>
    <w:rsid w:val="009124DC"/>
    <w:rsid w:val="00926BCF"/>
    <w:rsid w:val="00933F1B"/>
    <w:rsid w:val="00946809"/>
    <w:rsid w:val="00955219"/>
    <w:rsid w:val="009A1276"/>
    <w:rsid w:val="009B535C"/>
    <w:rsid w:val="009B5835"/>
    <w:rsid w:val="009D1779"/>
    <w:rsid w:val="009D3B6D"/>
    <w:rsid w:val="00A310DD"/>
    <w:rsid w:val="00A76ABE"/>
    <w:rsid w:val="00A91612"/>
    <w:rsid w:val="00AB0A03"/>
    <w:rsid w:val="00AB3ABC"/>
    <w:rsid w:val="00AC03A1"/>
    <w:rsid w:val="00AC4A78"/>
    <w:rsid w:val="00AD7571"/>
    <w:rsid w:val="00AF03EE"/>
    <w:rsid w:val="00B045F5"/>
    <w:rsid w:val="00B43E19"/>
    <w:rsid w:val="00B917C0"/>
    <w:rsid w:val="00BD0CC9"/>
    <w:rsid w:val="00C22DB4"/>
    <w:rsid w:val="00C506C7"/>
    <w:rsid w:val="00C51F0B"/>
    <w:rsid w:val="00C775FC"/>
    <w:rsid w:val="00C9103A"/>
    <w:rsid w:val="00C974BD"/>
    <w:rsid w:val="00CD3197"/>
    <w:rsid w:val="00CF010F"/>
    <w:rsid w:val="00CF4D5B"/>
    <w:rsid w:val="00D129F7"/>
    <w:rsid w:val="00D24F86"/>
    <w:rsid w:val="00D663D5"/>
    <w:rsid w:val="00D7538C"/>
    <w:rsid w:val="00DA49EA"/>
    <w:rsid w:val="00DC565B"/>
    <w:rsid w:val="00E04424"/>
    <w:rsid w:val="00E22D7F"/>
    <w:rsid w:val="00E239C9"/>
    <w:rsid w:val="00E31B92"/>
    <w:rsid w:val="00E43E63"/>
    <w:rsid w:val="00E61C46"/>
    <w:rsid w:val="00E8113E"/>
    <w:rsid w:val="00E94701"/>
    <w:rsid w:val="00E953E9"/>
    <w:rsid w:val="00E95721"/>
    <w:rsid w:val="00EC1816"/>
    <w:rsid w:val="00ED2A11"/>
    <w:rsid w:val="00EF70E0"/>
    <w:rsid w:val="00F01209"/>
    <w:rsid w:val="00F40811"/>
    <w:rsid w:val="00F86C0C"/>
    <w:rsid w:val="00FB37F9"/>
    <w:rsid w:val="00FB7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2</b:Tag>
    <b:SourceType>JournalArticle</b:SourceType>
    <b:Guid>{3BDC81F9-B1A2-4F14-97C9-9AC7AA5E8941}</b:Guid>
    <b:Title>Assessment of Population Well-being With the Mental Health Quotient: Validation Study</b:Title>
    <b:Year>2022</b:Year>
    <b:JournalName>JMIR Ment Health</b:JournalName>
    <b:Author>
      <b:Author>
        <b:NameList>
          <b:Person>
            <b:Last>Newson JJ</b:Last>
            <b:First>Pastukh</b:First>
            <b:Middle>V, Thiagarajan TC</b:Middle>
          </b:Person>
        </b:NameList>
      </b:Author>
    </b:Author>
    <b:RefOrder>1</b:RefOrder>
  </b:Source>
  <b:Source>
    <b:Tag>Jen04</b:Tag>
    <b:SourceType>JournalArticle</b:SourceType>
    <b:Guid>{3756AE93-FE46-4C6A-8D66-3EF1935CEF77}</b:Guid>
    <b:Author>
      <b:Author>
        <b:NameList>
          <b:Person>
            <b:Last>Hill</b:Last>
            <b:First>Jennifer</b:First>
          </b:Person>
        </b:NameList>
      </b:Author>
    </b:Author>
    <b:Title>Reducing Bias in Treatment Effect Estimation in Observational Studies Suffering from Missing Data</b:Title>
    <b:Year>2004</b:Year>
    <b:RefOrder>4</b:RefOrder>
  </b:Source>
  <b:Source>
    <b:Tag>Rob16</b:Tag>
    <b:SourceType>JournalArticle</b:SourceType>
    <b:Guid>{1E826B57-45E3-499A-8319-0ACA82032F49}</b:Guid>
    <b:Author>
      <b:Author>
        <b:NameList>
          <b:Person>
            <b:Last>Mitra</b:Last>
            <b:First>Robin</b:First>
          </b:Person>
          <b:Person>
            <b:Last>Reiter</b:Last>
            <b:First>Jerome</b:First>
          </b:Person>
        </b:NameList>
      </b:Author>
    </b:Author>
    <b:Title>A comparison of two methods of estimating propensity scores after multiple imputation</b:Title>
    <b:Year>2016</b:Year>
    <b:RefOrder>3</b:RefOrder>
  </b:Source>
  <b:Source>
    <b:Tag>Pau83</b:Tag>
    <b:SourceType>JournalArticle</b:SourceType>
    <b:Guid>{0DBF327A-219B-4DDF-8D23-12B9307A28FE}</b:Guid>
    <b:Author>
      <b:Author>
        <b:NameList>
          <b:Person>
            <b:Last>Rosenbaum</b:Last>
            <b:First>Paul</b:First>
          </b:Person>
          <b:Person>
            <b:Last>Rubin</b:Last>
            <b:First>Donald</b:First>
          </b:Person>
        </b:NameList>
      </b:Author>
    </b:Author>
    <b:Title>The Central Role of the Propensity Score in Observational Studies for Causal Effects</b:Title>
    <b:JournalName>Biometrika</b:JournalName>
    <b:Year>1983</b:Year>
    <b:RefOrder>2</b:RefOrder>
  </b:Source>
</b:Sources>
</file>

<file path=customXml/itemProps1.xml><?xml version="1.0" encoding="utf-8"?>
<ds:datastoreItem xmlns:ds="http://schemas.openxmlformats.org/officeDocument/2006/customXml" ds:itemID="{A4A30F6A-7D48-4531-A391-54DE5BA3E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0</TotalTime>
  <Pages>9</Pages>
  <Words>6736</Words>
  <Characters>38399</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9</cp:revision>
  <dcterms:created xsi:type="dcterms:W3CDTF">2022-10-06T17:21:00Z</dcterms:created>
  <dcterms:modified xsi:type="dcterms:W3CDTF">2023-01-25T05:19:00Z</dcterms:modified>
</cp:coreProperties>
</file>